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58CAA8B0"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a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13DBAA75"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this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24EDAA94"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32479AC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2A517EA1"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2178F49F"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Moore et al. 2009), and it exhibits offshore plankton community changes associated with warming (Hampton et al. 2008, 2014, Katz et al. 2015, Izmest’eva et al. 2016).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62A65C41"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t xml:space="preserve">Sample volume filtered for chlorophyll a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r w:rsidRPr="00D87563">
        <w:rPr>
          <w:i/>
        </w:rPr>
        <w:t>adjusted_raw</w:t>
      </w:r>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r w:rsidRPr="00D87563">
        <w:rPr>
          <w:i/>
        </w:rPr>
        <w:t>chl_conc</w:t>
      </w:r>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r w:rsidRPr="00D87563">
        <w:rPr>
          <w:i/>
        </w:rPr>
        <w:t>distance_weighted_population</w:t>
      </w:r>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r w:rsidR="003472B0" w:rsidRPr="007B47F6">
        <w:rPr>
          <w:i/>
          <w:color w:val="000000"/>
        </w:rPr>
        <w:t>Draparnaldia</w:t>
      </w:r>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lastRenderedPageBreak/>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lastRenderedPageBreak/>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lastRenderedPageBreak/>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r w:rsidRPr="00D87563">
        <w:rPr>
          <w:i/>
        </w:rPr>
        <w:t>Acroloxidae</w:t>
      </w:r>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r w:rsidRPr="00D87563">
        <w:rPr>
          <w:i/>
          <w:color w:val="000000"/>
        </w:rPr>
        <w:t>Asellidae</w:t>
      </w:r>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r w:rsidRPr="00D87563">
        <w:rPr>
          <w:i/>
          <w:color w:val="000000"/>
        </w:rPr>
        <w:t>Baicaliidae</w:t>
      </w:r>
    </w:p>
    <w:p w14:paraId="3FF8EA8F" w14:textId="19E4736C" w:rsidR="009A29EA" w:rsidRPr="00D87563" w:rsidRDefault="00CA1591" w:rsidP="00AF6302">
      <w:r>
        <w:t>Mollusk</w:t>
      </w:r>
      <w:r w:rsidR="009A29EA"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r w:rsidRPr="00D87563">
        <w:rPr>
          <w:i/>
          <w:color w:val="000000"/>
        </w:rPr>
        <w:t>Benedictidae</w:t>
      </w:r>
    </w:p>
    <w:p w14:paraId="1FB71A73" w14:textId="4D1FDF2D" w:rsidR="009A29EA" w:rsidRPr="00D87563" w:rsidRDefault="00CA1591" w:rsidP="00AF6302">
      <w:r>
        <w:t>Mollusk</w:t>
      </w:r>
      <w:r w:rsidR="009A29EA"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r w:rsidRPr="00D87563">
        <w:rPr>
          <w:i/>
          <w:color w:val="000000"/>
        </w:rPr>
        <w:t>Brandtia_latissima</w:t>
      </w:r>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r w:rsidRPr="00D87563">
        <w:rPr>
          <w:i/>
          <w:color w:val="000000"/>
        </w:rPr>
        <w:t>Brandtia_parasitica_parasitica</w:t>
      </w:r>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r w:rsidRPr="00D87563">
        <w:rPr>
          <w:i/>
          <w:color w:val="000000"/>
        </w:rPr>
        <w:t>Cryptoropus_inflatus</w:t>
      </w:r>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r w:rsidRPr="00D87563">
        <w:rPr>
          <w:i/>
          <w:color w:val="000000"/>
        </w:rPr>
        <w:t>Cryptoropus_pachytus</w:t>
      </w:r>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r w:rsidRPr="00D87563">
        <w:rPr>
          <w:i/>
          <w:color w:val="000000"/>
        </w:rPr>
        <w:t>Cryptoropus_rugosus</w:t>
      </w:r>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r w:rsidRPr="00D87563">
        <w:rPr>
          <w:i/>
          <w:color w:val="000000"/>
        </w:rPr>
        <w:t>Eulimnogammarus_capreolus</w:t>
      </w:r>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r w:rsidRPr="00D87563">
        <w:rPr>
          <w:i/>
          <w:color w:val="000000"/>
        </w:rPr>
        <w:t>Eulimnogammarus_cruentes</w:t>
      </w:r>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r w:rsidRPr="00D87563">
        <w:rPr>
          <w:i/>
          <w:color w:val="000000"/>
        </w:rPr>
        <w:t>Eulimnogammarus_cyaneus</w:t>
      </w:r>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r w:rsidRPr="00D87563">
        <w:rPr>
          <w:i/>
          <w:color w:val="000000"/>
        </w:rPr>
        <w:t>Eulimnogammarus_grandimanus</w:t>
      </w:r>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r w:rsidRPr="00D87563">
        <w:rPr>
          <w:i/>
          <w:color w:val="000000"/>
        </w:rPr>
        <w:t>Eulimnogammarus_juveniles</w:t>
      </w:r>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r w:rsidRPr="00D87563">
        <w:rPr>
          <w:i/>
          <w:color w:val="000000"/>
        </w:rPr>
        <w:t>Eulimnogammarus_maackii</w:t>
      </w:r>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r w:rsidRPr="00D87563">
        <w:rPr>
          <w:i/>
          <w:color w:val="000000"/>
        </w:rPr>
        <w:t>Eulimnogammarus_marituji</w:t>
      </w:r>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r w:rsidRPr="00D87563">
        <w:rPr>
          <w:i/>
          <w:color w:val="000000"/>
        </w:rPr>
        <w:t>Eulimnogammarus_verucossus</w:t>
      </w:r>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r w:rsidRPr="00D87563">
        <w:rPr>
          <w:i/>
          <w:color w:val="000000"/>
        </w:rPr>
        <w:t>Eulimnogammarus_viridis_viridis</w:t>
      </w:r>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r w:rsidRPr="00D87563">
        <w:rPr>
          <w:i/>
          <w:color w:val="000000"/>
        </w:rPr>
        <w:t>Eulimnogammarus_vittatus</w:t>
      </w:r>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r w:rsidRPr="00D87563">
        <w:rPr>
          <w:i/>
          <w:color w:val="000000"/>
        </w:rPr>
        <w:t>Maackia</w:t>
      </w:r>
    </w:p>
    <w:p w14:paraId="7E85339B" w14:textId="4ECD64BB" w:rsidR="009A29EA" w:rsidRPr="00D87563" w:rsidRDefault="00CA1591" w:rsidP="00AF6302">
      <w:r>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r w:rsidRPr="00D87563">
        <w:rPr>
          <w:i/>
          <w:color w:val="000000"/>
        </w:rPr>
        <w:t>Pallasea_brandtia_brandt</w:t>
      </w:r>
      <w:r w:rsidR="00570225">
        <w:rPr>
          <w:i/>
          <w:color w:val="000000"/>
        </w:rPr>
        <w:t>i</w:t>
      </w:r>
      <w:r w:rsidRPr="00D87563">
        <w:rPr>
          <w:i/>
          <w:color w:val="000000"/>
        </w:rPr>
        <w:t>a</w:t>
      </w:r>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r w:rsidRPr="00D87563">
        <w:rPr>
          <w:i/>
          <w:color w:val="000000"/>
        </w:rPr>
        <w:t>Pallasea_brandtii_tenera</w:t>
      </w:r>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r w:rsidRPr="00D87563">
        <w:rPr>
          <w:i/>
          <w:color w:val="000000"/>
        </w:rPr>
        <w:t>Pallasea_cancelloides</w:t>
      </w:r>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r w:rsidRPr="00D87563">
        <w:rPr>
          <w:i/>
          <w:color w:val="000000"/>
        </w:rPr>
        <w:t>Pallasea_cancellus</w:t>
      </w:r>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r w:rsidRPr="00D87563">
        <w:rPr>
          <w:i/>
          <w:color w:val="000000"/>
        </w:rPr>
        <w:t>Pallasea_viridis</w:t>
      </w:r>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r w:rsidRPr="00D87563">
        <w:rPr>
          <w:i/>
          <w:color w:val="000000"/>
        </w:rPr>
        <w:lastRenderedPageBreak/>
        <w:t>Planorbidae</w:t>
      </w:r>
    </w:p>
    <w:p w14:paraId="6B0DAD88" w14:textId="2AD5A657" w:rsidR="009A29EA" w:rsidRPr="00D87563" w:rsidRDefault="00CA1591" w:rsidP="00AF6302">
      <w:r>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r w:rsidRPr="00D87563">
        <w:rPr>
          <w:i/>
          <w:color w:val="000000"/>
        </w:rPr>
        <w:t>Poekilogammarus_crassimus</w:t>
      </w:r>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r w:rsidRPr="00D87563">
        <w:rPr>
          <w:i/>
          <w:color w:val="000000"/>
        </w:rPr>
        <w:t>Poekilogammarus_ephippiatus</w:t>
      </w:r>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r w:rsidRPr="00D87563">
        <w:rPr>
          <w:i/>
          <w:color w:val="000000"/>
        </w:rPr>
        <w:t>Poekilogammarus_juveniles</w:t>
      </w:r>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r w:rsidRPr="00D87563">
        <w:rPr>
          <w:i/>
          <w:color w:val="000000"/>
        </w:rPr>
        <w:t>Poekilogammarus_megonychus_perpolitus</w:t>
      </w:r>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r w:rsidRPr="00D87563">
        <w:rPr>
          <w:i/>
          <w:color w:val="000000"/>
        </w:rPr>
        <w:t>Poekilogammarus_pictus</w:t>
      </w:r>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r w:rsidRPr="00D87563">
        <w:rPr>
          <w:i/>
          <w:color w:val="000000"/>
        </w:rPr>
        <w:t>Valvatidae</w:t>
      </w:r>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Hours:Minutes.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r w:rsidRPr="00D87563">
        <w:rPr>
          <w:i/>
        </w:rPr>
        <w:t>lat</w:t>
      </w:r>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r w:rsidRPr="00D87563">
        <w:rPr>
          <w:i/>
        </w:rPr>
        <w:t>site_description</w:t>
      </w:r>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r w:rsidRPr="00D87563">
        <w:rPr>
          <w:i/>
        </w:rPr>
        <w:t>distance_to_shore_m</w:t>
      </w:r>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r w:rsidRPr="00D87563">
        <w:rPr>
          <w:i/>
        </w:rPr>
        <w:t>depth_m</w:t>
      </w:r>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r w:rsidRPr="00D87563">
        <w:rPr>
          <w:i/>
        </w:rPr>
        <w:t>air_temp_celsius</w:t>
      </w:r>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r w:rsidRPr="00D87563">
        <w:rPr>
          <w:i/>
        </w:rPr>
        <w:t>surface_temp_celsius</w:t>
      </w:r>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r w:rsidRPr="00D87563">
        <w:rPr>
          <w:i/>
        </w:rPr>
        <w:t>mid_temp_celsius</w:t>
      </w:r>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r w:rsidRPr="00D87563">
        <w:rPr>
          <w:i/>
          <w:color w:val="000000"/>
        </w:rPr>
        <w:t>bottom_temp_celsius</w:t>
      </w:r>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r w:rsidRPr="00D87563">
        <w:rPr>
          <w:i/>
          <w:color w:val="000000"/>
        </w:rPr>
        <w:t>shore_photo</w:t>
      </w:r>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r w:rsidRPr="00D87563">
        <w:rPr>
          <w:i/>
          <w:color w:val="000000"/>
        </w:rPr>
        <w:t>substrate_photo</w:t>
      </w:r>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r w:rsidRPr="00D87563">
        <w:rPr>
          <w:i/>
          <w:color w:val="000000"/>
        </w:rPr>
        <w:t>brandtia</w:t>
      </w:r>
    </w:p>
    <w:p w14:paraId="74336146" w14:textId="1F77901A" w:rsidR="00354123" w:rsidRPr="00D87563" w:rsidRDefault="00354123" w:rsidP="00AF6302">
      <w:r w:rsidRPr="00D87563">
        <w:t xml:space="preserve">Whether or not </w:t>
      </w:r>
      <w:r w:rsidRPr="00D87563">
        <w:rPr>
          <w:i/>
        </w:rPr>
        <w:t>Brandtia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lastRenderedPageBreak/>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51B23B9D"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564DC988"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r w:rsidRPr="00D87563">
        <w:rPr>
          <w:i/>
        </w:rPr>
        <w:t>subsamples_counted</w:t>
      </w:r>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r w:rsidRPr="00D87563">
        <w:rPr>
          <w:i/>
        </w:rPr>
        <w:t>spirogyra_filament</w:t>
      </w:r>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r w:rsidRPr="00D87563">
        <w:rPr>
          <w:i/>
        </w:rPr>
        <w:t>ulothrix</w:t>
      </w:r>
    </w:p>
    <w:p w14:paraId="320460B7" w14:textId="1C46BDF6" w:rsidR="00A428AE" w:rsidRPr="00D87563" w:rsidRDefault="00A428AE" w:rsidP="00AF6302">
      <w:r w:rsidRPr="00D87563">
        <w:t xml:space="preserve">Number of </w:t>
      </w:r>
      <w:r w:rsidRPr="00D87563">
        <w:rPr>
          <w:i/>
        </w:rPr>
        <w:t xml:space="preserve">Ulothrix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r w:rsidRPr="00D87563">
        <w:rPr>
          <w:i/>
        </w:rPr>
        <w:t>ulothrix_filament</w:t>
      </w:r>
    </w:p>
    <w:p w14:paraId="0F85A1F9" w14:textId="06EC2837" w:rsidR="00A428AE" w:rsidRPr="00D87563" w:rsidRDefault="00A428AE" w:rsidP="00AF6302">
      <w:r w:rsidRPr="00D87563">
        <w:t xml:space="preserve">Number of </w:t>
      </w:r>
      <w:r w:rsidRPr="00D87563">
        <w:rPr>
          <w:i/>
        </w:rPr>
        <w:t>Ulothrix spp.</w:t>
      </w:r>
      <w:r w:rsidRPr="00D87563">
        <w:t>filaments counted for a given replicate.</w:t>
      </w:r>
    </w:p>
    <w:p w14:paraId="53E658F3" w14:textId="77777777" w:rsidR="00A428AE" w:rsidRPr="00D87563" w:rsidRDefault="00A428AE" w:rsidP="00AF6302"/>
    <w:p w14:paraId="14A3777F" w14:textId="19790CA2" w:rsidR="00A428AE" w:rsidRPr="00D87563" w:rsidRDefault="00A428AE" w:rsidP="00AF6302">
      <w:pPr>
        <w:rPr>
          <w:i/>
        </w:rPr>
      </w:pPr>
      <w:r w:rsidRPr="00D87563">
        <w:rPr>
          <w:i/>
        </w:rPr>
        <w:t>tetrasporales</w:t>
      </w:r>
    </w:p>
    <w:p w14:paraId="5E2BF2CA" w14:textId="7204AA77" w:rsidR="00A428AE" w:rsidRPr="00D87563" w:rsidRDefault="00A428AE" w:rsidP="00AF6302">
      <w:r w:rsidRPr="00D87563">
        <w:t xml:space="preserve">Number of </w:t>
      </w:r>
      <w:r w:rsidRPr="00D87563">
        <w:rPr>
          <w:i/>
        </w:rPr>
        <w:t>Tetrasporales</w:t>
      </w:r>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r w:rsidRPr="00D87563">
        <w:rPr>
          <w:i/>
        </w:rPr>
        <w:t>pediastrum</w:t>
      </w:r>
    </w:p>
    <w:p w14:paraId="5386FEB8" w14:textId="67CD5633" w:rsidR="00A428AE" w:rsidRPr="00D87563" w:rsidRDefault="00A428AE" w:rsidP="00AF6302">
      <w:r w:rsidRPr="00D87563">
        <w:t xml:space="preserve">Number of </w:t>
      </w:r>
      <w:r w:rsidRPr="00D87563">
        <w:rPr>
          <w:i/>
        </w:rPr>
        <w:t>Pediastrum spp.</w:t>
      </w:r>
      <w:r w:rsidRPr="00D87563">
        <w:t>cells counted for a given replicate.</w:t>
      </w:r>
    </w:p>
    <w:p w14:paraId="20F5BB99" w14:textId="77777777" w:rsidR="00A428AE" w:rsidRPr="00D87563" w:rsidRDefault="00A428AE" w:rsidP="00AF6302"/>
    <w:p w14:paraId="7CE6BA52" w14:textId="1812B6A6" w:rsidR="00A428AE" w:rsidRPr="00D87563" w:rsidRDefault="00A428AE" w:rsidP="00AF6302">
      <w:pPr>
        <w:rPr>
          <w:i/>
        </w:rPr>
      </w:pPr>
      <w:r w:rsidRPr="00D87563">
        <w:rPr>
          <w:i/>
        </w:rPr>
        <w:t>desmidales</w:t>
      </w:r>
    </w:p>
    <w:p w14:paraId="3A86E80E" w14:textId="0A7CD8AF" w:rsidR="00A428AE" w:rsidRPr="00D87563" w:rsidRDefault="00A428AE" w:rsidP="00AF6302">
      <w:r w:rsidRPr="00D87563">
        <w:t xml:space="preserve">Number of </w:t>
      </w:r>
      <w:r w:rsidRPr="00D87563">
        <w:rPr>
          <w:i/>
        </w:rPr>
        <w:t>Desmidales</w:t>
      </w:r>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2244FE58" w:rsidR="00AF6302" w:rsidRPr="00D87563" w:rsidRDefault="00AF6302">
      <w:r w:rsidRPr="00D87563">
        <w:t xml:space="preserve">This file contains Pharmaceutical and Personal Care Product (PPCP) concentrations for each littoral and pelagic sampling location. </w:t>
      </w:r>
      <w:r w:rsidR="00555DF8">
        <w:t>D</w:t>
      </w:r>
      <w:r w:rsidR="00555DF8">
        <w:t>etection limits are estimated to be 0.001 µ</w:t>
      </w:r>
      <w:r w:rsidR="00555DF8" w:rsidRPr="002C58CA">
        <w:t xml:space="preserve">g/L based on a 500 mL sample volume.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lastRenderedPageBreak/>
        <w:t>paraxanthine</w:t>
      </w:r>
    </w:p>
    <w:p w14:paraId="365C9EF8" w14:textId="0A12F5AA" w:rsidR="00AF6302" w:rsidRPr="00D87563" w:rsidRDefault="00AF6302" w:rsidP="00AF6302">
      <w:r w:rsidRPr="00D87563">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r w:rsidRPr="00D87563">
        <w:rPr>
          <w:i/>
          <w:color w:val="000000"/>
        </w:rPr>
        <w:t>mda</w:t>
      </w:r>
    </w:p>
    <w:p w14:paraId="3AF9E5B9" w14:textId="5D5A4142" w:rsidR="00AF6302" w:rsidRPr="00D87563" w:rsidRDefault="00AF6302" w:rsidP="00AF6302">
      <w:r w:rsidRPr="00D87563">
        <w:t xml:space="preserve">Concentration of </w:t>
      </w:r>
      <w:r w:rsidR="008005F5">
        <w:t>m</w:t>
      </w:r>
      <w:r w:rsidR="008005F5" w:rsidRPr="008005F5">
        <w:t xml:space="preserve">ethylene​dioxy​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r w:rsidRPr="00D87563">
        <w:rPr>
          <w:i/>
          <w:color w:val="000000"/>
        </w:rPr>
        <w:t>mdma</w:t>
      </w:r>
    </w:p>
    <w:p w14:paraId="0ECE6577" w14:textId="43FCE00F" w:rsidR="00AF6302" w:rsidRPr="00D87563" w:rsidRDefault="00AF6302" w:rsidP="00AF6302">
      <w:r w:rsidRPr="00D87563">
        <w:t xml:space="preserve">Concentration of </w:t>
      </w:r>
      <w:r w:rsidR="008005F5">
        <w:t>m</w:t>
      </w:r>
      <w:r w:rsidR="008005F5" w:rsidRPr="008005F5">
        <w:t xml:space="preserve">ethyl​enedioxy​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r w:rsidRPr="00570225">
        <w:rPr>
          <w:i/>
          <w:color w:val="000000"/>
        </w:rPr>
        <w:t>sulfachloropyridazine</w:t>
      </w:r>
    </w:p>
    <w:p w14:paraId="7A10F83C" w14:textId="01D4888E" w:rsidR="00AF6302" w:rsidRPr="00D87563" w:rsidRDefault="00AF6302" w:rsidP="00AF6302">
      <w:r w:rsidRPr="00D87563">
        <w:t xml:space="preserve">Concentration of sulfachloropyridazin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lastRenderedPageBreak/>
        <w:t>sulfamethoxazole</w:t>
      </w:r>
    </w:p>
    <w:p w14:paraId="5376B144" w14:textId="6F7830F1" w:rsidR="00AF6302" w:rsidRPr="00D87563" w:rsidRDefault="00AF6302" w:rsidP="00AF6302">
      <w:r w:rsidRPr="00D87563">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r w:rsidRPr="00D87563">
        <w:rPr>
          <w:i/>
          <w:color w:val="000000"/>
        </w:rPr>
        <w:t>collection_year</w:t>
      </w:r>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r w:rsidRPr="00D87563">
        <w:rPr>
          <w:i/>
          <w:color w:val="000000"/>
        </w:rPr>
        <w:t>collection_month</w:t>
      </w:r>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r w:rsidRPr="00D87563">
        <w:rPr>
          <w:i/>
          <w:color w:val="000000"/>
        </w:rPr>
        <w:t>collection_day</w:t>
      </w:r>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r w:rsidRPr="00D87563">
        <w:rPr>
          <w:i/>
          <w:color w:val="000000"/>
        </w:rPr>
        <w:t>analysis_year</w:t>
      </w:r>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r w:rsidRPr="00D87563">
        <w:rPr>
          <w:i/>
          <w:color w:val="000000"/>
        </w:rPr>
        <w:t>analysis_month</w:t>
      </w:r>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r w:rsidRPr="00D87563">
        <w:rPr>
          <w:i/>
          <w:color w:val="000000"/>
        </w:rPr>
        <w:t>analysis_day</w:t>
      </w:r>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lastRenderedPageBreak/>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r w:rsidRPr="00D87563">
        <w:rPr>
          <w:i/>
          <w:color w:val="000000"/>
        </w:rPr>
        <w:t>total_lipid_mg_per_g</w:t>
      </w:r>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6FC92D8E" w:rsidR="009B4DF1" w:rsidRDefault="009B4DF1">
      <w:r w:rsidRPr="00D87563">
        <w:t xml:space="preserve">Samples were weighed three times and </w:t>
      </w:r>
      <w:r w:rsidR="00314DF3">
        <w:t xml:space="preserve">standard </w:t>
      </w:r>
      <w:r w:rsidRPr="00D87563">
        <w:t>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07886522"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Second, polygon and line geometries were downloaded from Google Earth as a .kml file. Third, the .kml file was imported into the R statistical environment (R Core Team, 2019), where using the sf package (Pebesma, 2018) we calculated shoreline length, polygon area, and centroid location for each developed site. Fourth, we joined point locations of each sampling site with the spatial polygons to calculate the distance from </w:t>
      </w:r>
      <w:r>
        <w:lastRenderedPageBreak/>
        <w:t>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is the IDW population at sampling location</w:t>
      </w:r>
      <w:r w:rsidRPr="002F1C07">
        <w:rPr>
          <w:i/>
        </w:rPr>
        <w:t xml:space="preserve"> j</w:t>
      </w:r>
      <w:r>
        <w:t>,</w:t>
      </w:r>
      <w:r w:rsidRPr="002F1C07">
        <w:rPr>
          <w:i/>
        </w:rPr>
        <w:t xml:space="preserve"> P</w:t>
      </w:r>
      <w:r>
        <w:t xml:space="preserve"> is the population at each of the three developed sites Listvyanka (LI), Bolshie Koty (BK), Bolshoe Goloustno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r w:rsidRPr="002075AA">
        <w:t>A.P.Vinogradov Institute of Geochemistry</w:t>
      </w:r>
      <w:r>
        <w:t xml:space="preserve"> (Siberian Branch of the Russian Academy of Sciences, Irkutsk). Samples were not filtered prior to freezing, meaning that nitrogen and ammonium concentrations may potentiall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AF6001">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AF6001">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w:t>
      </w:r>
      <w:bookmarkStart w:id="3" w:name="_GoBack"/>
      <w:bookmarkEnd w:id="3"/>
      <w:r>
        <w:t xml:space="preserve">e water prior to collections. </w:t>
      </w:r>
      <w:r>
        <w:lastRenderedPageBreak/>
        <w:t xml:space="preserve">Following collection, samples were refrigerated and kept in the dark until solid phase extraction (SPE). </w:t>
      </w:r>
    </w:p>
    <w:p w14:paraId="5ED2B1B1" w14:textId="77777777" w:rsidR="0077579F" w:rsidRDefault="0077579F" w:rsidP="0077579F"/>
    <w:p w14:paraId="081CEB74" w14:textId="77777777" w:rsidR="002B408F" w:rsidRDefault="002B408F" w:rsidP="002B408F">
      <w:r>
        <w:t xml:space="preserve">Within 12 h of collection, samples were filtered directly from the amber glass bottle using an in-line Teflon filter holder with glass microfiber GMF (1.0 µm pore size, WhatmanGrad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hirlpacks at -20°C until analysis for 18 PPCP residues </w:t>
      </w:r>
      <w:r w:rsidRPr="009F038A">
        <w:t xml:space="preserve">using liquid chromatography tandem mass spectrometry (LC-MS-MS) </w:t>
      </w:r>
      <w:r>
        <w:t xml:space="preserve">following methods of Lee et al. (2016) and D’Alessio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t xml:space="preserve">. 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Cauwenbergh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Lugol’s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lastRenderedPageBreak/>
        <w:t xml:space="preserve">Periphyton taxonomic identification and enumeration was performed by subsampling 10 μL aliquots from each preserved sample. Cells, filaments, and colonies were counted for each taxonomic group until at least 300 cells were identified. For all 10 μL aliquots, the entire subsample was counted, even if 300 cells were counted prior to completing the aliquot. Taxa were classified into broad categories consistent with Baikal algal taxonomy (Izhboldina, 2007), using coarse groupings to capture general patterns in relative algal abundance. As a result, algal groups consisted of diatoms, </w:t>
      </w:r>
      <w:r w:rsidRPr="009F0747">
        <w:rPr>
          <w:i/>
        </w:rPr>
        <w:t>Ulothrix</w:t>
      </w:r>
      <w:r>
        <w:t xml:space="preserve">, </w:t>
      </w:r>
      <w:r w:rsidRPr="00AC75E6">
        <w:rPr>
          <w:i/>
        </w:rPr>
        <w:t>Spirogyra</w:t>
      </w:r>
      <w:r w:rsidRPr="007D3AD5">
        <w:t>,</w:t>
      </w:r>
      <w:r>
        <w:rPr>
          <w:i/>
        </w:rPr>
        <w:t xml:space="preserve"> </w:t>
      </w:r>
      <w:r>
        <w:t>and the green algal Order Tetrasporales.</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38AA4398" w:rsidR="00EE46A1" w:rsidRDefault="00EE46A1" w:rsidP="00EE46A1">
      <w:r>
        <w:t xml:space="preserve">Invertebrate taxonomic identification and enumeration were performed under a stereo microscope. All invertebrates were identified to species with the exception of juveniles (Taakhteev, 2015 for amphipods; Sitnikova, 2012 for </w:t>
      </w:r>
      <w:r w:rsidR="00E10AF9">
        <w:t>m</w:t>
      </w:r>
      <w:r w:rsidR="00CA1591">
        <w:t>ollusk</w:t>
      </w:r>
      <w:r>
        <w:t xml:space="preserve">s; Table 2). All samples contained oligochaetes and polychaetes, but due to poor preservation, these taxa were not counted. Six samples of the 42 collected were not well-preserved and were excluded from further analyses, in order to reduce errors in identification. </w:t>
      </w:r>
      <w:bookmarkStart w:id="4" w:name="_Hlk53404768"/>
      <w:r>
        <w:t xml:space="preserve">KD-1 and LI-1 </w:t>
      </w:r>
      <w:bookmarkEnd w:id="4"/>
      <w:r>
        <w:t xml:space="preserve">were the only sites with 1 sample counted. </w:t>
      </w:r>
      <w:bookmarkStart w:id="5" w:name="_Hlk53404812"/>
      <w:r>
        <w:t xml:space="preserve">BK-2 and KD-2 </w:t>
      </w:r>
      <w:bookmarkEnd w:id="5"/>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DELTAplus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removed and kept under </w:t>
      </w:r>
      <w:r>
        <w:lastRenderedPageBreak/>
        <w:t xml:space="preserve">nitrogen. After the third extraction, samples were evaporated under nitrogen flow, and resuspended in 1.5 mL chloroform and stored at -20°C overnight. </w:t>
      </w:r>
    </w:p>
    <w:p w14:paraId="4AA65421" w14:textId="77777777" w:rsidR="005842AF" w:rsidRDefault="005842AF" w:rsidP="005842AF"/>
    <w:p w14:paraId="1952BD3F" w14:textId="19BA451D" w:rsidR="00882F0F" w:rsidRPr="00882F0F" w:rsidRDefault="005842AF" w:rsidP="005842AF">
      <w:r>
        <w:t xml:space="preserve">Once resuspended in chloroform, 1 mL of chloroform extract was transferred to a glass centrifuge tube with a glass syringe as well as an internal standard of 4 μL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r w:rsidR="00F5319C">
        <w:rPr>
          <w:color w:val="212121"/>
        </w:rPr>
        <w:t xml:space="preserve">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Taakhteev &amp; Didorenko (2015). Mollusks were identified according to Sitnikova (2012). Algal taxa were identified according to Izhboldina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19FA3597" w:rsidR="00322753" w:rsidRDefault="00322753">
      <w:pPr>
        <w:rPr>
          <w:color w:val="212121"/>
        </w:rPr>
      </w:pPr>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cleaning.R)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w:t>
      </w:r>
      <w:r w:rsidR="003B3400" w:rsidRPr="00D87563">
        <w:rPr>
          <w:color w:val="212121"/>
        </w:rPr>
        <w:lastRenderedPageBreak/>
        <w:t>(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77777777"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 xml:space="preserve">in a standardized, replicate-level format on the EDI portal. The 11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202X). </w:t>
      </w:r>
    </w:p>
    <w:p w14:paraId="7C774312" w14:textId="77777777" w:rsidR="00314DF3" w:rsidRDefault="00314DF3" w:rsidP="00314DF3">
      <w:pPr>
        <w:rPr>
          <w:i/>
        </w:rPr>
      </w:pPr>
    </w:p>
    <w:p w14:paraId="05F9E72C" w14:textId="0655143C"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 (</w:t>
      </w:r>
      <w:r w:rsidRPr="00E10AF9">
        <w:rPr>
          <w:highlight w:val="yellow"/>
        </w:rPr>
        <w:t>DOI</w:t>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 xml:space="preserve">cleaning script (00_disaggregated_data_cleaning.R) </w:t>
      </w:r>
      <w:r>
        <w:rPr>
          <w:color w:val="212121"/>
        </w:rPr>
        <w:t>to remove</w:t>
      </w:r>
      <w:r w:rsidRPr="00D87563">
        <w:rPr>
          <w:color w:val="212121"/>
        </w:rPr>
        <w:t xml:space="preserve"> incorrect spellings, erroneous data values, and inconsistent column names</w:t>
      </w:r>
      <w:r>
        <w:rPr>
          <w:color w:val="212121"/>
        </w:rPr>
        <w:t>. This repository also includes photographs of both field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B03201"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 xml:space="preserve">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Listvyanka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Listvyanka’s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Listvyanka have suggested increased </w:t>
      </w:r>
      <w:r w:rsidR="000F33B3" w:rsidRPr="00D87563">
        <w:rPr>
          <w:i/>
        </w:rPr>
        <w:lastRenderedPageBreak/>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w:instrText>
      </w:r>
      <w:r w:rsidR="00043612">
        <w:lastRenderedPageBreak/>
        <w:instrText xml:space="preserve">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w:t>
      </w:r>
      <w:r w:rsidR="008A03F1" w:rsidRPr="00D87563">
        <w:lastRenderedPageBreak/>
        <w:t xml:space="preserve">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5DA095E1" w14:textId="77777777" w:rsidR="002B408F" w:rsidRDefault="00164694" w:rsidP="002B408F">
      <w:pPr>
        <w:pStyle w:val="Bibliography"/>
      </w:pPr>
      <w:r>
        <w:rPr>
          <w:color w:val="4A86E8"/>
        </w:rPr>
        <w:fldChar w:fldCharType="begin"/>
      </w:r>
      <w:r w:rsidR="002B408F">
        <w:rPr>
          <w:color w:val="4A86E8"/>
        </w:rPr>
        <w:instrText xml:space="preserve"> ADDIN ZOTERO_BIBL {"uncited":[],"omitted":[],"custom":[]} CSL_BIBLIOGRAPHY </w:instrText>
      </w:r>
      <w:r>
        <w:rPr>
          <w:color w:val="4A86E8"/>
        </w:rPr>
        <w:fldChar w:fldCharType="separate"/>
      </w:r>
      <w:r w:rsidR="002B408F">
        <w:t xml:space="preserve">Barnes, D. K. A., F. Galgani, R. C. Thompson, and M. Barlaz. 2009. Accumulation and fragmentation of plastic debris in global environments. Philos Trans R Soc Lond B Biol Sci </w:t>
      </w:r>
      <w:r w:rsidR="002B408F">
        <w:rPr>
          <w:b/>
          <w:bCs/>
        </w:rPr>
        <w:t>364</w:t>
      </w:r>
      <w:r w:rsidR="002B408F">
        <w:t>: 1985–1998. doi:10.1098/rstb.2008.0205</w:t>
      </w:r>
    </w:p>
    <w:p w14:paraId="74A2BFD6" w14:textId="77777777" w:rsidR="002B408F" w:rsidRDefault="002B408F" w:rsidP="002B408F">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22A6728D" w14:textId="77777777" w:rsidR="002B408F" w:rsidRDefault="002B408F" w:rsidP="002B408F">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66853DCC" w14:textId="77777777" w:rsidR="002B408F" w:rsidRDefault="002B408F" w:rsidP="002B408F">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0A0AC41" w14:textId="77777777" w:rsidR="002B408F" w:rsidRDefault="002B408F" w:rsidP="002B408F">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EFCF7BA" w14:textId="77777777" w:rsidR="002B408F" w:rsidRDefault="002B408F" w:rsidP="002B408F">
      <w:pPr>
        <w:pStyle w:val="Bibliography"/>
      </w:pPr>
      <w:r>
        <w:t>D’Alessio, M., S. Onanong, D. D. Snow, and C. Ray. 2018. Occurrence and removal of pharmaceutical compounds and steroids at four wastewater treatment plan</w:t>
      </w:r>
      <w:r>
        <w:lastRenderedPageBreak/>
        <w:t xml:space="preserve">ts in Hawai’i and their environmental fate. Science of The Total Environment </w:t>
      </w:r>
      <w:r>
        <w:rPr>
          <w:b/>
          <w:bCs/>
        </w:rPr>
        <w:t>631–632</w:t>
      </w:r>
      <w:r>
        <w:t>: 1360–1370. doi:10.1016/j.scitotenv.2018.03.100</w:t>
      </w:r>
    </w:p>
    <w:p w14:paraId="59B88AA9" w14:textId="77777777" w:rsidR="002B408F" w:rsidRDefault="002B408F" w:rsidP="002B408F">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7AC6B69" w14:textId="77777777" w:rsidR="002B408F" w:rsidRDefault="002B408F" w:rsidP="002B408F">
      <w:pPr>
        <w:pStyle w:val="Bibliography"/>
      </w:pPr>
      <w:r>
        <w:t xml:space="preserve">Edmondson, W. T. 1970. Phosphorus, Nitrogen, and Algae in Lake Washington after Diversion of Sewage. Science </w:t>
      </w:r>
      <w:r>
        <w:rPr>
          <w:b/>
          <w:bCs/>
        </w:rPr>
        <w:t>169</w:t>
      </w:r>
      <w:r>
        <w:t>: 690–691.</w:t>
      </w:r>
    </w:p>
    <w:p w14:paraId="4CA151D7" w14:textId="77777777" w:rsidR="002B408F" w:rsidRDefault="002B408F" w:rsidP="002B408F">
      <w:pPr>
        <w:pStyle w:val="Bibliography"/>
      </w:pPr>
      <w:r>
        <w:t>Fellows, I., and  using the Jm. library by J. P. Stotz. 2019. OpenStreetMap: Access to Open Street Map Raster Images,.</w:t>
      </w:r>
    </w:p>
    <w:p w14:paraId="63CD95DF" w14:textId="77777777" w:rsidR="002B408F" w:rsidRDefault="002B408F" w:rsidP="002B408F">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0FB7403" w14:textId="77777777" w:rsidR="002B408F" w:rsidRDefault="002B408F" w:rsidP="002B408F">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99E756D" w14:textId="77777777" w:rsidR="002B408F" w:rsidRDefault="002B408F" w:rsidP="002B408F">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F0BA460" w14:textId="77777777" w:rsidR="002B408F" w:rsidRDefault="002B408F" w:rsidP="002B408F">
      <w:pPr>
        <w:pStyle w:val="Bibliography"/>
      </w:pPr>
      <w:r>
        <w:t>Hall, R. I., P. R. Leavitt, R. Quinlan, A. S. Dixit, and J. P. Smol. 1999. Effects of agriculture, urb</w:t>
      </w:r>
      <w:r>
        <w:lastRenderedPageBreak/>
        <w:t xml:space="preserve">anization, and climate on water quality in the northern Great Plains. Limnology and Oceanography </w:t>
      </w:r>
      <w:r>
        <w:rPr>
          <w:b/>
          <w:bCs/>
        </w:rPr>
        <w:t>44</w:t>
      </w:r>
      <w:r>
        <w:t>: 739–756. doi:10.4319/lo.1999.44.3_part_2.0739</w:t>
      </w:r>
    </w:p>
    <w:p w14:paraId="3CADBF2E" w14:textId="77777777" w:rsidR="002B408F" w:rsidRDefault="002B408F" w:rsidP="002B408F">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08C2C69" w14:textId="77777777" w:rsidR="002B408F" w:rsidRDefault="002B408F" w:rsidP="002B408F">
      <w:pPr>
        <w:pStyle w:val="Bibliography"/>
      </w:pPr>
      <w:r>
        <w:t xml:space="preserve">Hampton, S. E., S. McGowan, T. Ozersky, and others. 2018. Recent ecological change in ancient lakes. Limnology and Oceanography </w:t>
      </w:r>
      <w:r>
        <w:rPr>
          <w:b/>
          <w:bCs/>
        </w:rPr>
        <w:t>63</w:t>
      </w:r>
      <w:r>
        <w:t>: 2277–2304. doi:10.1002/lno.10938</w:t>
      </w:r>
    </w:p>
    <w:p w14:paraId="4C90BD24" w14:textId="77777777" w:rsidR="002B408F" w:rsidRDefault="002B408F" w:rsidP="002B408F">
      <w:pPr>
        <w:pStyle w:val="Bibliography"/>
      </w:pPr>
      <w:r>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67B4F7CD" w14:textId="77777777" w:rsidR="002B408F" w:rsidRDefault="002B408F" w:rsidP="002B408F">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249358A1" w14:textId="77777777" w:rsidR="002B408F" w:rsidRDefault="002B408F" w:rsidP="002B408F">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43BBD435" w14:textId="77777777" w:rsidR="002B408F" w:rsidRDefault="002B408F" w:rsidP="002B408F">
      <w:pPr>
        <w:pStyle w:val="Bibliography"/>
      </w:pPr>
      <w:r>
        <w:t>Kassambara, A. 2019. ggpubr: “ggplot2” Based Publication Ready Plots,.</w:t>
      </w:r>
    </w:p>
    <w:p w14:paraId="17C8C62E" w14:textId="77777777" w:rsidR="002B408F" w:rsidRDefault="002B408F" w:rsidP="002B408F">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lastRenderedPageBreak/>
        <w:t>: 1202–1211. doi:10.1021/es011055j</w:t>
      </w:r>
    </w:p>
    <w:p w14:paraId="0C678CC9" w14:textId="77777777" w:rsidR="002B408F" w:rsidRDefault="002B408F" w:rsidP="002B408F">
      <w:pPr>
        <w:pStyle w:val="Bibliography"/>
      </w:pPr>
      <w:r>
        <w:t>Kozhova, O. M., and L. R. Izmest’eva. 1998. Lake Baikal: Evolution and Biodiversity, Backhuys Publishers.</w:t>
      </w:r>
    </w:p>
    <w:p w14:paraId="7B90A5BA" w14:textId="77777777" w:rsidR="002B408F" w:rsidRDefault="002B408F" w:rsidP="002B408F">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7732BEF0" w14:textId="77777777" w:rsidR="002B408F" w:rsidRDefault="002B408F" w:rsidP="002B408F">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70D3EC74" w14:textId="77777777" w:rsidR="002B408F" w:rsidRDefault="002B408F" w:rsidP="002B408F">
      <w:pPr>
        <w:pStyle w:val="Bibliography"/>
      </w:pPr>
      <w:r>
        <w:t xml:space="preserve">Lin, D., J. Crabtree, I. Dillo, and others. 2020. The TRUST Principles for digital repositories. Scientific Data </w:t>
      </w:r>
      <w:r>
        <w:rPr>
          <w:b/>
          <w:bCs/>
        </w:rPr>
        <w:t>7</w:t>
      </w:r>
      <w:r>
        <w:t>: 144. doi:10.1038/s41597-020-0486-7</w:t>
      </w:r>
    </w:p>
    <w:p w14:paraId="0D23144E" w14:textId="77777777" w:rsidR="002B408F" w:rsidRDefault="002B408F" w:rsidP="002B408F">
      <w:pPr>
        <w:pStyle w:val="Bibliography"/>
      </w:pPr>
      <w:r>
        <w:t xml:space="preserve">Meyer, M. F., S. G. Labou, A. N. Cramer, M. R. Brousil, and B. T. Luff. 2020. The global lake area, climate, and population dataset. Scientific Data </w:t>
      </w:r>
      <w:r>
        <w:rPr>
          <w:b/>
          <w:bCs/>
        </w:rPr>
        <w:t>7</w:t>
      </w:r>
      <w:r>
        <w:t>: 174. doi:10.1038/s41597-020-0517-4</w:t>
      </w:r>
    </w:p>
    <w:p w14:paraId="15CEB90C" w14:textId="77777777" w:rsidR="002B408F" w:rsidRDefault="002B408F" w:rsidP="002B408F">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369DCA7E" w14:textId="77777777" w:rsidR="002B408F" w:rsidRDefault="002B408F" w:rsidP="002B408F">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5E6E020A" w14:textId="77777777" w:rsidR="002B408F" w:rsidRDefault="002B408F" w:rsidP="002B408F">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D51114D" w14:textId="77777777" w:rsidR="002B408F" w:rsidRDefault="002B408F" w:rsidP="002B408F">
      <w:pPr>
        <w:pStyle w:val="Bibliography"/>
      </w:pPr>
      <w:r>
        <w:t>Powers, S. M., T. W. Bruulsema, T. P. Burt, and others.</w:t>
      </w:r>
      <w:r>
        <w:lastRenderedPageBreak/>
        <w:t xml:space="preserve"> 2016. Long-term accumulation and transport of anthropogenic phosphorus in three river basins. Nature Geoscience </w:t>
      </w:r>
      <w:r>
        <w:rPr>
          <w:b/>
          <w:bCs/>
        </w:rPr>
        <w:t>9</w:t>
      </w:r>
      <w:r>
        <w:t>: 353–356. doi:10.1038/ngeo2693</w:t>
      </w:r>
    </w:p>
    <w:p w14:paraId="6A117E61" w14:textId="77777777" w:rsidR="002B408F" w:rsidRDefault="002B408F" w:rsidP="002B408F">
      <w:pPr>
        <w:pStyle w:val="Bibliography"/>
      </w:pPr>
      <w:r>
        <w:t>R Core Team. 2019. R: A Language and Environment for Statistical Computing,.</w:t>
      </w:r>
    </w:p>
    <w:p w14:paraId="3C2A2D0D" w14:textId="77777777" w:rsidR="002B408F" w:rsidRDefault="002B408F" w:rsidP="002B408F">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390F0F15" w14:textId="77777777" w:rsidR="002B408F" w:rsidRDefault="002B408F" w:rsidP="002B408F">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11C27DC9" w14:textId="77777777" w:rsidR="002B408F" w:rsidRDefault="002B408F" w:rsidP="002B408F">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6D6043BC" w14:textId="77777777" w:rsidR="002B408F" w:rsidRDefault="002B408F" w:rsidP="002B408F">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1137A96" w14:textId="77777777" w:rsidR="002B408F" w:rsidRDefault="002B408F" w:rsidP="002B408F">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3528691" w14:textId="77777777" w:rsidR="002B408F" w:rsidRDefault="002B408F" w:rsidP="002B408F">
      <w:pPr>
        <w:pStyle w:val="Bibliography"/>
      </w:pPr>
      <w:r>
        <w:t xml:space="preserve">Rosi-Marshall, E. J., and T. V. Royer. 2012. Pharmaceutical Compounds and Ecosystem Function: An Emerging Research Challenge for </w:t>
      </w:r>
      <w:r>
        <w:lastRenderedPageBreak/>
        <w:t xml:space="preserve">Aquatic Ecologists. Ecosystems </w:t>
      </w:r>
      <w:r>
        <w:rPr>
          <w:b/>
          <w:bCs/>
        </w:rPr>
        <w:t>15</w:t>
      </w:r>
      <w:r>
        <w:t>: 867–880. doi:10.1007/s10021-012-9553-z</w:t>
      </w:r>
    </w:p>
    <w:p w14:paraId="10011363" w14:textId="77777777" w:rsidR="002B408F" w:rsidRDefault="002B408F" w:rsidP="002B408F">
      <w:pPr>
        <w:pStyle w:val="Bibliography"/>
      </w:pPr>
      <w:r>
        <w:t xml:space="preserve">Sargent, J. R., and S. Falk-Petersen. 1988. The lipid biochemistry of calanoid copepods. Hydrobiologia </w:t>
      </w:r>
      <w:r>
        <w:rPr>
          <w:b/>
          <w:bCs/>
        </w:rPr>
        <w:t>167–168</w:t>
      </w:r>
      <w:r>
        <w:t>: 101–114. doi:10.1007/BF00026297</w:t>
      </w:r>
    </w:p>
    <w:p w14:paraId="145184FA" w14:textId="77777777" w:rsidR="002B408F" w:rsidRDefault="002B408F" w:rsidP="002B408F">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1667244B" w14:textId="77777777" w:rsidR="002B408F" w:rsidRDefault="002B408F" w:rsidP="002B408F">
      <w:pPr>
        <w:pStyle w:val="Bibliography"/>
      </w:pPr>
      <w:r>
        <w:t>Slowikowski, K. 2019. ggrepel: Automatically Position Non-Overlapping Text Labels with “ggplot2,.”</w:t>
      </w:r>
    </w:p>
    <w:p w14:paraId="0DE810F0" w14:textId="77777777" w:rsidR="002B408F" w:rsidRDefault="002B408F" w:rsidP="002B408F">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ADE89CD" w14:textId="77777777" w:rsidR="002B408F" w:rsidRDefault="002B408F" w:rsidP="002B408F">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6659434E" w14:textId="77777777" w:rsidR="002B408F" w:rsidRDefault="002B408F" w:rsidP="002B408F">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977EC45" w14:textId="77777777" w:rsidR="002B408F" w:rsidRDefault="002B408F" w:rsidP="002B408F">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8AFB9E1" w14:textId="77777777" w:rsidR="002B408F" w:rsidRDefault="002B408F" w:rsidP="002B408F">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87ACA06" w14:textId="77777777" w:rsidR="002B408F" w:rsidRDefault="002B408F" w:rsidP="002B408F">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49A5277D" w14:textId="77777777" w:rsidR="002B408F" w:rsidRDefault="002B408F" w:rsidP="002B408F">
      <w:pPr>
        <w:pStyle w:val="Bibliography"/>
      </w:pPr>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p>
    <w:p w14:paraId="5FE8C20C" w14:textId="77777777" w:rsidR="002B408F" w:rsidRDefault="002B408F" w:rsidP="002B408F">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F6925D1" w14:textId="77777777" w:rsidR="002B408F" w:rsidRDefault="002B408F" w:rsidP="002B408F">
      <w:pPr>
        <w:pStyle w:val="Bibliography"/>
      </w:pPr>
      <w:r>
        <w:t xml:space="preserve">Wickham, H. 2014. Tidy Data. Journal of Statistical Software </w:t>
      </w:r>
      <w:r>
        <w:rPr>
          <w:b/>
          <w:bCs/>
        </w:rPr>
        <w:t>59</w:t>
      </w:r>
      <w:r>
        <w:t>: 1–23. doi:10.18637/jss.v059.i10</w:t>
      </w:r>
    </w:p>
    <w:p w14:paraId="7FDCAC7F" w14:textId="77777777" w:rsidR="002B408F" w:rsidRDefault="002B408F" w:rsidP="002B408F">
      <w:pPr>
        <w:pStyle w:val="Bibliography"/>
      </w:pPr>
      <w:r>
        <w:t xml:space="preserve">Wickham, H., M. Averick, J. Bryan, and others. 2019. Welcome to the tidyverse. Journal of Open Source Software </w:t>
      </w:r>
      <w:r>
        <w:rPr>
          <w:b/>
          <w:bCs/>
        </w:rPr>
        <w:t>4</w:t>
      </w:r>
      <w:r>
        <w:t>: 1686. doi:10.21105/joss.01686</w:t>
      </w:r>
    </w:p>
    <w:p w14:paraId="4FD281CA" w14:textId="77777777" w:rsidR="002B408F" w:rsidRDefault="002B408F" w:rsidP="002B408F">
      <w:pPr>
        <w:pStyle w:val="Bibliography"/>
      </w:pPr>
      <w:r>
        <w:t>Wilke, C. O. 2019. cowplot: Streamlined Plot Theme and Plot Annotations for “ggplot2,.”</w:t>
      </w:r>
    </w:p>
    <w:p w14:paraId="59CA13C0" w14:textId="77777777" w:rsidR="002B408F" w:rsidRDefault="002B408F" w:rsidP="002B408F">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38647FC5" w14:textId="77777777" w:rsidR="002B408F" w:rsidRDefault="002B408F" w:rsidP="002B408F">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02868C4D" w14:textId="77777777" w:rsidR="002B408F" w:rsidRDefault="002B408F" w:rsidP="002B408F">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7EC11061" w14:textId="77777777" w:rsidR="002B408F" w:rsidRDefault="002B408F" w:rsidP="002B408F">
      <w:pPr>
        <w:pStyle w:val="Bibliography"/>
      </w:pPr>
      <w:r>
        <w:t>2016a. Methods for determination of nitrogen-containing matters (with corrections) (Методы определения азотсодержащих веществ (с Поправками)).</w:t>
      </w:r>
    </w:p>
    <w:p w14:paraId="4F9E5219" w14:textId="77777777" w:rsidR="002B408F" w:rsidRDefault="002B408F" w:rsidP="002B408F">
      <w:pPr>
        <w:pStyle w:val="Bibliography"/>
      </w:pPr>
      <w:r>
        <w:t>2016b. Methods for determination of phosphorus-containing matters (with corrections) (Методы определения фосфорсодержащих веществ).</w:t>
      </w:r>
    </w:p>
    <w:p w14:paraId="07C07967" w14:textId="77777777" w:rsidR="002B408F" w:rsidRDefault="002B408F" w:rsidP="002B408F">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7DFE229B"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8AFCDEE" w:rsidR="009956E8" w:rsidRPr="00D87563" w:rsidRDefault="00767BC0" w:rsidP="00FB2C2B">
      <w:pPr>
        <w:rPr>
          <w:color w:val="4A86E8"/>
        </w:rPr>
      </w:pPr>
      <w:r w:rsidRPr="00767BC0">
        <w:t>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logistical assistance; Oleg A. Timoshkin, Tatiana Ya. Sitnikova, Irina V. Mekhanikova</w:t>
      </w:r>
      <w:r w:rsidR="0099619B">
        <w:t>, and Vadim V. Takhteev</w:t>
      </w:r>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a NSF Graduate Research Fellowship to M.F.M. (NSF-DGE-1347973), and </w:t>
      </w:r>
      <w:r w:rsidR="0001104C" w:rsidRPr="0001104C">
        <w:t xml:space="preserve">Russian Ministry of Science and Education </w:t>
      </w:r>
      <w:r w:rsidR="0001104C">
        <w:t>(</w:t>
      </w:r>
      <w:r w:rsidR="0001104C" w:rsidRPr="0001104C">
        <w:t>N FZZE-2020-0026</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7B0847D7"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Listvyanka (LI), Bolshie Koty (BK), Bolshoe Goloustnoe (BGO)). Three offshore sites (OS) were also sampled to compare pelagic sewage signals to those in the littoral. Sites without adjacent lakeside development included Emelyanikha Bay (EM), </w:t>
      </w:r>
      <w:r w:rsidR="002A508A" w:rsidRPr="00D87563">
        <w:t xml:space="preserve">Maloe Kadilnoe (KD), Mys Soboliny (MS), Sredny Mys (SM). </w:t>
      </w:r>
      <w:r w:rsidR="00C900D5">
        <w:t xml:space="preserve">Littoral sampling locations were all 8.9-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tidyvers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OpenStreeetMap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ggpubr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cowplot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ggrepel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23D93" w14:textId="77777777" w:rsidR="00236C31" w:rsidRDefault="00236C31">
      <w:r>
        <w:separator/>
      </w:r>
    </w:p>
  </w:endnote>
  <w:endnote w:type="continuationSeparator" w:id="0">
    <w:p w14:paraId="1DA3D1E9" w14:textId="77777777" w:rsidR="00236C31" w:rsidRDefault="00236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043612" w:rsidRDefault="00043612">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043612" w:rsidRDefault="00043612">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1EC17" w14:textId="77777777" w:rsidR="00236C31" w:rsidRDefault="00236C31">
      <w:r>
        <w:separator/>
      </w:r>
    </w:p>
  </w:footnote>
  <w:footnote w:type="continuationSeparator" w:id="0">
    <w:p w14:paraId="02210948" w14:textId="77777777" w:rsidR="00236C31" w:rsidRDefault="00236C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043612" w:rsidRDefault="00043612">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104C"/>
    <w:rsid w:val="00012F81"/>
    <w:rsid w:val="00031A36"/>
    <w:rsid w:val="00043612"/>
    <w:rsid w:val="00045DBB"/>
    <w:rsid w:val="00047794"/>
    <w:rsid w:val="00087094"/>
    <w:rsid w:val="00093005"/>
    <w:rsid w:val="00097E8E"/>
    <w:rsid w:val="000C3774"/>
    <w:rsid w:val="000D21EB"/>
    <w:rsid w:val="000D39B9"/>
    <w:rsid w:val="000D6137"/>
    <w:rsid w:val="000D631A"/>
    <w:rsid w:val="000D7242"/>
    <w:rsid w:val="000F040B"/>
    <w:rsid w:val="000F110B"/>
    <w:rsid w:val="000F2C72"/>
    <w:rsid w:val="000F33B3"/>
    <w:rsid w:val="000F6074"/>
    <w:rsid w:val="00132A72"/>
    <w:rsid w:val="001415D2"/>
    <w:rsid w:val="0014344E"/>
    <w:rsid w:val="00164694"/>
    <w:rsid w:val="001769E5"/>
    <w:rsid w:val="0018248C"/>
    <w:rsid w:val="0018276D"/>
    <w:rsid w:val="00192EF6"/>
    <w:rsid w:val="00193C4A"/>
    <w:rsid w:val="001A542A"/>
    <w:rsid w:val="001A5C9F"/>
    <w:rsid w:val="001F692E"/>
    <w:rsid w:val="002138B5"/>
    <w:rsid w:val="00236C31"/>
    <w:rsid w:val="00247471"/>
    <w:rsid w:val="002862B7"/>
    <w:rsid w:val="002A508A"/>
    <w:rsid w:val="002A7FE9"/>
    <w:rsid w:val="002B408F"/>
    <w:rsid w:val="002B7B37"/>
    <w:rsid w:val="002F0AC7"/>
    <w:rsid w:val="00314DF3"/>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054BA"/>
    <w:rsid w:val="00522920"/>
    <w:rsid w:val="00555DF8"/>
    <w:rsid w:val="00570225"/>
    <w:rsid w:val="00574505"/>
    <w:rsid w:val="005842AF"/>
    <w:rsid w:val="005A6157"/>
    <w:rsid w:val="005B0DA3"/>
    <w:rsid w:val="005B6D06"/>
    <w:rsid w:val="00606362"/>
    <w:rsid w:val="00611323"/>
    <w:rsid w:val="00625B3E"/>
    <w:rsid w:val="00641685"/>
    <w:rsid w:val="00641893"/>
    <w:rsid w:val="00654112"/>
    <w:rsid w:val="0066218C"/>
    <w:rsid w:val="006708B1"/>
    <w:rsid w:val="0067747D"/>
    <w:rsid w:val="00681CE9"/>
    <w:rsid w:val="006846A1"/>
    <w:rsid w:val="006A1C88"/>
    <w:rsid w:val="006B0CD5"/>
    <w:rsid w:val="006B2FFE"/>
    <w:rsid w:val="006B5814"/>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1678"/>
    <w:rsid w:val="0086480D"/>
    <w:rsid w:val="00882F0F"/>
    <w:rsid w:val="008949B7"/>
    <w:rsid w:val="008A03F1"/>
    <w:rsid w:val="008C474C"/>
    <w:rsid w:val="008F1A58"/>
    <w:rsid w:val="008F7B2D"/>
    <w:rsid w:val="00906441"/>
    <w:rsid w:val="00926DA7"/>
    <w:rsid w:val="009574CD"/>
    <w:rsid w:val="0096228F"/>
    <w:rsid w:val="00981DF3"/>
    <w:rsid w:val="00983F21"/>
    <w:rsid w:val="00987274"/>
    <w:rsid w:val="009956E8"/>
    <w:rsid w:val="0099619B"/>
    <w:rsid w:val="009A07E9"/>
    <w:rsid w:val="009A29EA"/>
    <w:rsid w:val="009B4412"/>
    <w:rsid w:val="009B4DF1"/>
    <w:rsid w:val="009C6B31"/>
    <w:rsid w:val="009D204F"/>
    <w:rsid w:val="009F6610"/>
    <w:rsid w:val="00A04A22"/>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853E5"/>
    <w:rsid w:val="00B8620B"/>
    <w:rsid w:val="00B94B6D"/>
    <w:rsid w:val="00BA2B15"/>
    <w:rsid w:val="00BA63B5"/>
    <w:rsid w:val="00BB005D"/>
    <w:rsid w:val="00BC3E51"/>
    <w:rsid w:val="00BC6A79"/>
    <w:rsid w:val="00BE2A6F"/>
    <w:rsid w:val="00BE6C57"/>
    <w:rsid w:val="00C03C83"/>
    <w:rsid w:val="00C21008"/>
    <w:rsid w:val="00C316F5"/>
    <w:rsid w:val="00C34B40"/>
    <w:rsid w:val="00C42C3E"/>
    <w:rsid w:val="00C5582D"/>
    <w:rsid w:val="00C900D5"/>
    <w:rsid w:val="00CA0691"/>
    <w:rsid w:val="00CA1591"/>
    <w:rsid w:val="00CB7741"/>
    <w:rsid w:val="00CD0CFE"/>
    <w:rsid w:val="00CE7589"/>
    <w:rsid w:val="00D14AB9"/>
    <w:rsid w:val="00D219F9"/>
    <w:rsid w:val="00D32EA8"/>
    <w:rsid w:val="00D42F9E"/>
    <w:rsid w:val="00D4646A"/>
    <w:rsid w:val="00D46E53"/>
    <w:rsid w:val="00D6763D"/>
    <w:rsid w:val="00D87563"/>
    <w:rsid w:val="00DB41AE"/>
    <w:rsid w:val="00DC22BF"/>
    <w:rsid w:val="00DC792B"/>
    <w:rsid w:val="00DF00E4"/>
    <w:rsid w:val="00DF136B"/>
    <w:rsid w:val="00DF5D3F"/>
    <w:rsid w:val="00E00078"/>
    <w:rsid w:val="00E10AF9"/>
    <w:rsid w:val="00E11F1F"/>
    <w:rsid w:val="00E233D9"/>
    <w:rsid w:val="00E47643"/>
    <w:rsid w:val="00E73590"/>
    <w:rsid w:val="00E7676D"/>
    <w:rsid w:val="00E902AC"/>
    <w:rsid w:val="00EA5934"/>
    <w:rsid w:val="00EB2152"/>
    <w:rsid w:val="00EB500E"/>
    <w:rsid w:val="00ED3B19"/>
    <w:rsid w:val="00ED3C6A"/>
    <w:rsid w:val="00ED6CA6"/>
    <w:rsid w:val="00EE0669"/>
    <w:rsid w:val="00EE46A1"/>
    <w:rsid w:val="00F04096"/>
    <w:rsid w:val="00F10CA9"/>
    <w:rsid w:val="00F119CD"/>
    <w:rsid w:val="00F15F8B"/>
    <w:rsid w:val="00F22039"/>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7190A-6346-42B2-BDE6-2BB932DD0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5</Pages>
  <Words>29933</Words>
  <Characters>170621</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3</cp:revision>
  <cp:lastPrinted>2020-10-24T22:08:00Z</cp:lastPrinted>
  <dcterms:created xsi:type="dcterms:W3CDTF">2020-11-23T14:47:00Z</dcterms:created>
  <dcterms:modified xsi:type="dcterms:W3CDTF">2020-12-0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IR0vKnat"/&gt;&lt;style id="http://www.zotero.org/styles/limnology-and-oceanography" hasBibliography="1" bibliographyStyleHasBeenSet="1"/&gt;&lt;prefs&gt;&lt;pref name="fieldType" value="Field"/&gt;&lt;/prefs&gt;&lt;/data&gt;</vt:lpwstr>
  </property>
</Properties>
</file>